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02C2C4" w14:textId="43248DCD" w:rsidR="003B394D" w:rsidRDefault="003B394D" w:rsidP="003B394D">
      <w:pPr>
        <w:pStyle w:val="Heading1"/>
      </w:pPr>
      <w:r>
        <w:t>Abstract</w:t>
      </w:r>
    </w:p>
    <w:p w14:paraId="6C60CB62" w14:textId="58676D9B" w:rsidR="003B394D" w:rsidRDefault="003B394D" w:rsidP="003B394D">
      <w:pPr>
        <w:pStyle w:val="Heading1"/>
      </w:pPr>
    </w:p>
    <w:p w14:paraId="12E4A8A8" w14:textId="6FE2990E" w:rsidR="003B394D" w:rsidRDefault="003B394D" w:rsidP="003B394D">
      <w:pPr>
        <w:pStyle w:val="Heading1"/>
      </w:pPr>
      <w:r>
        <w:t>Introduction</w:t>
      </w:r>
    </w:p>
    <w:p w14:paraId="492984C3" w14:textId="77777777" w:rsidR="003B394D" w:rsidRDefault="003B394D" w:rsidP="003B394D">
      <w:pPr>
        <w:pStyle w:val="Heading1"/>
      </w:pPr>
    </w:p>
    <w:p w14:paraId="0BC6AA7E" w14:textId="52A3417A" w:rsidR="003B394D" w:rsidRDefault="003B394D" w:rsidP="003B394D">
      <w:pPr>
        <w:pStyle w:val="Heading1"/>
      </w:pPr>
      <w:r>
        <w:t>Methods</w:t>
      </w:r>
    </w:p>
    <w:p w14:paraId="2842536E" w14:textId="77777777" w:rsidR="007014BD" w:rsidRDefault="007014BD" w:rsidP="003B394D">
      <w:pPr>
        <w:pStyle w:val="Heading2"/>
      </w:pPr>
    </w:p>
    <w:p w14:paraId="0693A46D" w14:textId="5C404274" w:rsidR="003B394D" w:rsidRDefault="003B394D" w:rsidP="003B394D">
      <w:pPr>
        <w:pStyle w:val="Heading2"/>
      </w:pPr>
      <w:r>
        <w:t>Diversity Outbred Data</w:t>
      </w:r>
    </w:p>
    <w:p w14:paraId="4B536548" w14:textId="54B7D617" w:rsidR="003B394D" w:rsidRDefault="003B394D" w:rsidP="003B394D">
      <w:r>
        <w:t xml:space="preserve">The phenotype data </w:t>
      </w:r>
      <w:r w:rsidR="0071130A">
        <w:t>for diversity outbred mice was described in and contains data on 843 mice from the diversity outbred collection of both sexes.  These data were downloaded from the Diversity Outbred Database</w:t>
      </w:r>
      <w:r w:rsidR="00BC2D63">
        <w:t xml:space="preserve"> </w:t>
      </w:r>
      <w:r w:rsidR="00A8356A">
        <w:t>(</w:t>
      </w:r>
      <w:hyperlink r:id="rId4" w:history="1">
        <w:r w:rsidR="00A8356A" w:rsidRPr="0061059B">
          <w:rPr>
            <w:rStyle w:val="Hyperlink"/>
          </w:rPr>
          <w:t>https://www.jax.org/research-and-faculty/genetic-diversity-initiative/tools-data/diversity-outbred-database</w:t>
        </w:r>
      </w:hyperlink>
      <w:r w:rsidR="00A8356A">
        <w:t xml:space="preserve">) </w:t>
      </w:r>
      <w:r w:rsidR="00BC2D63">
        <w:t xml:space="preserve">as part of the 183_Svenson_DO dataset </w:t>
      </w:r>
      <w:r w:rsidR="00BC2D63">
        <w:fldChar w:fldCharType="begin"/>
      </w:r>
      <w:r w:rsidR="00BC2D63">
        <w:instrText xml:space="preserve"> ADDIN ZOTERO_ITEM CSL_CITATION {"citationID":"G0OJsHti","properties":{"formattedCitation":"[1,2]","plainCitation":"[1,2]","noteIndex":0},"citationItems":[{"id":10036,"uris":["http://zotero.org/users/7317906/items/35QN53BH"],"itemData":{"id":10036,"type":"article-journal","abstract":"Genetic variation modulates protein expression through both transcriptional and post-transcriptional mechanisms. To characterize the consequences of natural genetic diversity on the proteome, here we combine a multiplexed, mass spectrometry-based method for protein quantification with an emerging outbred mouse model containing extensive genetic variation from eight inbred founder strains. By measuring genome-wide transcript and protein expression in livers from 192 Diversity outbred mice, we identify 2,866 protein quantitative trait loci (pQTL) with twice as many local as distant genetic variants. These data support distinct transcriptional and post-transcriptional models underlying the observed pQTL effects. Using a sensitive approach to mediation analysis, we often identified a second protein or transcript as the causal mediator of distant pQTL. Our analysis reveals an extensive network of direct protein-protein interactions. Finally, we show that local genotype can provide accurate predictions of protein abundance in an independent cohort of collaborative cross mice.","container-title":"Nature","DOI":"10.1038/nature18270","ISSN":"14764687","issue":"7608","note":"PMID: 27309819\npublisher: Nature Publishing Group\nCitation Key: Chick2016","page":"500-505","title":"Defining the consequences of genetic variation on a proteome-wide scale","volume":"534","author":[{"family":"Chick","given":"Joel M."},{"family":"Munger","given":"Steven C."},{"family":"Simecek","given":"Petr"},{"family":"Huttlin","given":"Edward L."},{"family":"Choi","given":"Kwangbom"},{"family":"Gatti","given":"Daniel M."},{"family":"Raghupathy","given":"Narayanan"},{"family":"Svenson","given":"Karen L."},{"family":"Churchill","given":"Gary A."},{"family":"Gygi","given":"Steven P."}],"issued":{"date-parts":[["2016"]]},"citation-key":"Chick2016"}},{"id":10028,"uris":["http://zotero.org/users/7317906/items/NNWPGZ5W"],"itemData":{"id":10028,"type":"article-journal","abstract":"Massively parallel RNA sequencing (RNA-seq) has yielded a wealth of new insights into transcriptional regulation. A first step in the analysis of RNA-seq data is the alignment of short sequence reads to a common reference genome or transcriptome. Genetic variants that distinguish individual genomes from the reference sequence can cause reads to be misaligned, resulting in biased estimates of transcript abundance. Fine-tuning of read alignment algorithms does not correct this problem. We have developed Seqnature software to construct individualized diploid genomes and transcriptomes for multiparent populations and have implemented a complete analysis pipeline that incorporates other existing software tools. We demonstrate in simulated and real data sets that alignment to individualized transcriptomes increases read mapping accuracy, improves estimation of transcript abundance, and enables the direct estimation of allele-specific expression. Moreover, when applied to expression QTL mapping we find that our individualized alignment strategy corrects false-positive linkage signals and unmasks hidden associations. We recommend the use of individualized diploid genomes over reference sequence alignment for all applications of high-throughput sequencing technology in genetically diverse populations.","container-title":"Genetics","DOI":"10.1534/genetics.114.165886","ISSN":"19432631","issue":"1","note":"PMID: 25236449\nCitation Key: Munger2014a\nISBN: 0000000000","page":"59-73","title":"RNA-Seq alignment to individualized genomes improves transcript abundance estimates in multiparent populations","volume":"198","author":[{"family":"Munger","given":"Steven C."},{"family":"Raghupathy","given":"Narayanan"},{"family":"Choi","given":"Kwangbom"},{"family":"Simons","given":"Allen K."},{"family":"Gatti","given":"Daniel M."},{"family":"Hinerfeld","given":"Douglas A."},{"family":"Svenson","given":"Karen L."},{"family":"Keller","given":"Mark P."},{"family":"Attie","given":"Alan D."},{"family":"Hibbs","given":"Matthew A."},{"family":"Graber","given":"Joel H."},{"family":"Chesler","given":"Elissa J."},{"family":"Churchill","given":"Gary A."}],"issued":{"date-parts":[["2014"]]},"citation-key":"Munger2014a"}}],"schema":"https://github.com/citation-style-language/schema/raw/master/csl-citation.json"} </w:instrText>
      </w:r>
      <w:r w:rsidR="00BC2D63">
        <w:fldChar w:fldCharType="separate"/>
      </w:r>
      <w:r w:rsidR="00BC2D63">
        <w:rPr>
          <w:noProof/>
        </w:rPr>
        <w:t>[1,2]</w:t>
      </w:r>
      <w:r w:rsidR="00BC2D63">
        <w:fldChar w:fldCharType="end"/>
      </w:r>
      <w:r w:rsidR="0071130A">
        <w:t xml:space="preserve">.  The </w:t>
      </w:r>
      <w:r w:rsidR="00BC2D63">
        <w:t>dataset</w:t>
      </w:r>
      <w:r w:rsidR="0071130A">
        <w:t xml:space="preserve"> includes at data for 165 phenotypes, measured once, </w:t>
      </w:r>
      <w:r w:rsidR="000A008F">
        <w:t>twice</w:t>
      </w:r>
      <w:r w:rsidR="0071130A">
        <w:t>, or weekly in the case of body weights.  At we</w:t>
      </w:r>
      <w:r w:rsidR="00BC2D63">
        <w:t>aning</w:t>
      </w:r>
      <w:r w:rsidR="0071130A">
        <w:t xml:space="preserve"> mice were placed on a high fat high sucrose</w:t>
      </w:r>
      <w:r w:rsidR="001651F4">
        <w:t xml:space="preserve"> </w:t>
      </w:r>
      <w:r w:rsidR="00BC2D63">
        <w:t xml:space="preserve">diet </w:t>
      </w:r>
      <w:r w:rsidR="001651F4">
        <w:t>(HFHS</w:t>
      </w:r>
      <w:r w:rsidR="00BC2D63">
        <w:t>; Harlan TD.08811)</w:t>
      </w:r>
      <w:r w:rsidR="0071130A">
        <w:t>, or kept on a normal chow diet</w:t>
      </w:r>
      <w:r w:rsidR="001651F4">
        <w:t xml:space="preserve"> (NCD</w:t>
      </w:r>
      <w:r w:rsidR="00BC2D63">
        <w:t xml:space="preserve">; </w:t>
      </w:r>
      <w:proofErr w:type="spellStart"/>
      <w:r w:rsidR="00BC2D63">
        <w:t>LabDiet</w:t>
      </w:r>
      <w:proofErr w:type="spellEnd"/>
      <w:r w:rsidR="00BC2D63">
        <w:t xml:space="preserve"> 5K52</w:t>
      </w:r>
      <w:r w:rsidR="001651F4">
        <w:t>)</w:t>
      </w:r>
      <w:r w:rsidR="00BC2D63">
        <w:t xml:space="preserve"> </w:t>
      </w:r>
      <w:r w:rsidR="00BC2D63">
        <w:fldChar w:fldCharType="begin"/>
      </w:r>
      <w:r w:rsidR="00BC2D63">
        <w:instrText xml:space="preserve"> ADDIN ZOTERO_ITEM CSL_CITATION {"citationID":"hqhf4cLw","properties":{"formattedCitation":"[1]","plainCitation":"[1]","noteIndex":0},"citationItems":[{"id":10036,"uris":["http://zotero.org/users/7317906/items/35QN53BH"],"itemData":{"id":10036,"type":"article-journal","abstract":"Genetic variation modulates protein expression through both transcriptional and post-transcriptional mechanisms. To characterize the consequences of natural genetic diversity on the proteome, here we combine a multiplexed, mass spectrometry-based method for protein quantification with an emerging outbred mouse model containing extensive genetic variation from eight inbred founder strains. By measuring genome-wide transcript and protein expression in livers from 192 Diversity outbred mice, we identify 2,866 protein quantitative trait loci (pQTL) with twice as many local as distant genetic variants. These data support distinct transcriptional and post-transcriptional models underlying the observed pQTL effects. Using a sensitive approach to mediation analysis, we often identified a second protein or transcript as the causal mediator of distant pQTL. Our analysis reveals an extensive network of direct protein-protein interactions. Finally, we show that local genotype can provide accurate predictions of protein abundance in an independent cohort of collaborative cross mice.","container-title":"Nature","DOI":"10.1038/nature18270","ISSN":"14764687","issue":"7608","note":"PMID: 27309819\npublisher: Nature Publishing Group\nCitation Key: Chick2016","page":"500-505","title":"Defining the consequences of genetic variation on a proteome-wide scale","volume":"534","author":[{"family":"Chick","given":"Joel M."},{"family":"Munger","given":"Steven C."},{"family":"Simecek","given":"Petr"},{"family":"Huttlin","given":"Edward L."},{"family":"Choi","given":"Kwangbom"},{"family":"Gatti","given":"Daniel M."},{"family":"Raghupathy","given":"Narayanan"},{"family":"Svenson","given":"Karen L."},{"family":"Churchill","given":"Gary A."},{"family":"Gygi","given":"Steven P."}],"issued":{"date-parts":[["2016"]]},"citation-key":"Chick2016"}}],"schema":"https://github.com/citation-style-language/schema/raw/master/csl-citation.json"} </w:instrText>
      </w:r>
      <w:r w:rsidR="00BC2D63">
        <w:fldChar w:fldCharType="separate"/>
      </w:r>
      <w:r w:rsidR="00BC2D63">
        <w:rPr>
          <w:noProof/>
        </w:rPr>
        <w:t>[1]</w:t>
      </w:r>
      <w:r w:rsidR="00BC2D63">
        <w:fldChar w:fldCharType="end"/>
      </w:r>
      <w:r w:rsidR="0071130A">
        <w:t>.</w:t>
      </w:r>
      <w:r w:rsidR="001651F4" w:rsidRPr="001651F4">
        <w:t xml:space="preserve"> </w:t>
      </w:r>
      <w:r w:rsidR="001651F4">
        <w:t>In the final dataset there were 225 female mice on NCD, 223 male mice on NCD, 200 female mice on HFHS, and 196 male mice on HFHS.</w:t>
      </w:r>
      <w:r w:rsidR="00724665">
        <w:t xml:space="preserve">  </w:t>
      </w:r>
    </w:p>
    <w:p w14:paraId="7984F4D1" w14:textId="7CB0F1C7" w:rsidR="00A8356A" w:rsidRDefault="00A8356A" w:rsidP="003B394D"/>
    <w:p w14:paraId="2B38693D" w14:textId="2DF0A223" w:rsidR="00A8356A" w:rsidRDefault="00A8356A" w:rsidP="00A8356A">
      <w:pPr>
        <w:pStyle w:val="Heading2"/>
      </w:pPr>
      <w:r>
        <w:t>BXD Data</w:t>
      </w:r>
    </w:p>
    <w:p w14:paraId="0388F302" w14:textId="3A44CF47" w:rsidR="00A8356A" w:rsidRDefault="00A8356A" w:rsidP="003B394D">
      <w:r>
        <w:t xml:space="preserve">Calcium and cholesterol levels from male and female BXD were described in </w:t>
      </w:r>
      <w:r>
        <w:fldChar w:fldCharType="begin"/>
      </w:r>
      <w:r>
        <w:instrText xml:space="preserve"> ADDIN ZOTERO_ITEM CSL_CITATION {"citationID":"4zTmZPMk","properties":{"formattedCitation":"[3]","plainCitation":"[3]","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Pr>
          <w:noProof/>
        </w:rPr>
        <w:t>[3]</w:t>
      </w:r>
      <w:r>
        <w:fldChar w:fldCharType="end"/>
      </w:r>
      <w:r>
        <w:t xml:space="preserve">.  These data were downloaded from </w:t>
      </w:r>
      <w:proofErr w:type="spellStart"/>
      <w:r>
        <w:t>GeneNetwork</w:t>
      </w:r>
      <w:proofErr w:type="spellEnd"/>
      <w:r>
        <w:t xml:space="preserve"> (</w:t>
      </w:r>
      <w:hyperlink r:id="rId5" w:history="1">
        <w:r w:rsidRPr="00C61AAC">
          <w:rPr>
            <w:rStyle w:val="Hyperlink"/>
          </w:rPr>
          <w:t>http://www.genenetwork.org/</w:t>
        </w:r>
      </w:hyperlink>
      <w:r>
        <w:t xml:space="preserve">) </w:t>
      </w:r>
      <w:r>
        <w:fldChar w:fldCharType="begin"/>
      </w:r>
      <w:r>
        <w:instrText xml:space="preserve"> ADDIN ZOTERO_ITEM CSL_CITATION {"citationID":"WLnEEptT","properties":{"formattedCitation":"[4]","plainCitation":"[4]","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schema":"https://github.com/citation-style-language/schema/raw/master/csl-citation.json"} </w:instrText>
      </w:r>
      <w:r>
        <w:fldChar w:fldCharType="separate"/>
      </w:r>
      <w:r>
        <w:rPr>
          <w:noProof/>
        </w:rPr>
        <w:t>[4]</w:t>
      </w:r>
      <w:r>
        <w:fldChar w:fldCharType="end"/>
      </w:r>
      <w:r>
        <w:t xml:space="preserve"> as datasets </w:t>
      </w:r>
      <w:r w:rsidRPr="00A8356A">
        <w:t>BXD_12844</w:t>
      </w:r>
      <w:r>
        <w:t xml:space="preserve">, </w:t>
      </w:r>
      <w:r w:rsidRPr="00A8356A">
        <w:t>BXD_12914</w:t>
      </w:r>
      <w:r>
        <w:t xml:space="preserve">, </w:t>
      </w:r>
      <w:r w:rsidRPr="00A8356A">
        <w:t>BXD_1295</w:t>
      </w:r>
      <w:r>
        <w:t xml:space="preserve">1, and </w:t>
      </w:r>
      <w:r w:rsidRPr="00A8356A">
        <w:t>BXD_12881</w:t>
      </w:r>
      <w:r>
        <w:t xml:space="preserve">.  </w:t>
      </w:r>
      <w:r w:rsidR="00415101">
        <w:t xml:space="preserve">These datasets included 17 female and </w:t>
      </w:r>
      <w:r w:rsidR="00C94146">
        <w:t xml:space="preserve">strains (72 mice) and </w:t>
      </w:r>
      <w:r w:rsidR="00415101">
        <w:t xml:space="preserve">36 male </w:t>
      </w:r>
      <w:r w:rsidR="00C94146">
        <w:t>strains (254 mice)</w:t>
      </w:r>
      <w:r w:rsidR="00415101">
        <w:t>.</w:t>
      </w:r>
      <w:r w:rsidR="00C94146">
        <w:t xml:space="preserve">  </w:t>
      </w:r>
      <w:r w:rsidR="0061059B">
        <w:t>These mice were maintained on a chow diet (</w:t>
      </w:r>
      <w:r w:rsidR="00194B8A">
        <w:t xml:space="preserve">SAFE; D04) and blood collected at 14 weeks of age.  </w:t>
      </w:r>
      <w:r w:rsidR="00C94146">
        <w:t xml:space="preserve">Data were averaged and analyzed </w:t>
      </w:r>
      <w:r w:rsidR="00194B8A">
        <w:t>by</w:t>
      </w:r>
      <w:r w:rsidR="00C94146">
        <w:t xml:space="preserve"> strain</w:t>
      </w:r>
      <w:r w:rsidR="00DA4A35">
        <w:t xml:space="preserve"> and sex</w:t>
      </w:r>
      <w:r w:rsidR="00C94146">
        <w:t>.</w:t>
      </w:r>
    </w:p>
    <w:p w14:paraId="4D91C910" w14:textId="31B7B9EC" w:rsidR="001C5E79" w:rsidRDefault="001C5E79" w:rsidP="003B394D"/>
    <w:p w14:paraId="7064508C" w14:textId="65E74AC8" w:rsidR="001C5E79" w:rsidRDefault="001C5E79" w:rsidP="001C5E79">
      <w:pPr>
        <w:pStyle w:val="Heading2"/>
      </w:pPr>
      <w:r>
        <w:t>Statistics</w:t>
      </w:r>
    </w:p>
    <w:p w14:paraId="752CD576" w14:textId="7B6A1078" w:rsidR="001C5E79" w:rsidRPr="003B394D" w:rsidRDefault="001C5E79" w:rsidP="003B394D">
      <w:r>
        <w:t>All statistical analyses were performed using R version 4.2.0</w:t>
      </w:r>
      <w:r w:rsidR="009B2FF9">
        <w:t xml:space="preserve"> </w:t>
      </w:r>
      <w:r w:rsidR="009B2FF9">
        <w:fldChar w:fldCharType="begin"/>
      </w:r>
      <w:r w:rsidR="00A8356A">
        <w:instrText xml:space="preserve"> ADDIN ZOTERO_ITEM CSL_CITATION {"citationID":"C5iRPZWM","properties":{"formattedCitation":"[5]","plainCitation":"[5]","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fldChar w:fldCharType="separate"/>
      </w:r>
      <w:r w:rsidR="00A8356A">
        <w:rPr>
          <w:noProof/>
        </w:rPr>
        <w:t>[5]</w:t>
      </w:r>
      <w:r w:rsidR="009B2FF9">
        <w:fldChar w:fldCharType="end"/>
      </w:r>
      <w:r>
        <w:t xml:space="preserve">.  Cholesterol data </w:t>
      </w:r>
      <w:r w:rsidR="009516D5">
        <w:t>were</w:t>
      </w:r>
      <w:r>
        <w:t xml:space="preserve"> not normally distributed </w:t>
      </w:r>
      <w:r w:rsidR="009516D5">
        <w:t xml:space="preserve">within groups </w:t>
      </w:r>
      <w:r>
        <w:t>(p&lt;0.05 by sex and diet stratified Shapiro-Wilk tests)</w:t>
      </w:r>
      <w:r w:rsidR="009516D5">
        <w:t>, so non-parametric pairwise tests were used</w:t>
      </w:r>
      <w:r>
        <w:t>.</w:t>
      </w:r>
      <w:r w:rsidR="009516D5">
        <w:t xml:space="preserve">  Summarized data is reported as mean +/- standard error of the mean.  </w:t>
      </w:r>
      <w:r w:rsidR="0048783D">
        <w:t xml:space="preserve">For all comparisons sex was first tested as a modifier, and then as a covariate.  If there was significant evidence of sex modification, pairwise sex-stratified analyses are also reported.  </w:t>
      </w:r>
      <w:r w:rsidR="003A7331">
        <w:t xml:space="preserve">Regression trees were generated using the </w:t>
      </w:r>
      <w:proofErr w:type="spellStart"/>
      <w:r w:rsidR="003A7331">
        <w:t>rpart</w:t>
      </w:r>
      <w:proofErr w:type="spellEnd"/>
      <w:r w:rsidR="003A7331">
        <w:t xml:space="preserve"> package (version 4.1.19; </w:t>
      </w:r>
      <w:r w:rsidR="003A7331">
        <w:fldChar w:fldCharType="begin"/>
      </w:r>
      <w:r w:rsidR="00A8356A">
        <w:instrText xml:space="preserve"> ADDIN ZOTERO_ITEM CSL_CITATION {"citationID":"bu0vLD6C","properties":{"formattedCitation":"[6]","plainCitation":"[6]","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fldChar w:fldCharType="separate"/>
      </w:r>
      <w:r w:rsidR="00A8356A">
        <w:rPr>
          <w:noProof/>
        </w:rPr>
        <w:t>[6]</w:t>
      </w:r>
      <w:r w:rsidR="003A7331">
        <w:fldChar w:fldCharType="end"/>
      </w:r>
      <w:r w:rsidR="003A7331">
        <w:t xml:space="preserve">), and pruned based on the </w:t>
      </w:r>
      <w:r w:rsidR="00A35CFB">
        <w:t xml:space="preserve">number of branches </w:t>
      </w:r>
      <w:r w:rsidR="00006B24">
        <w:t>at</w:t>
      </w:r>
      <w:r w:rsidR="00A35CFB">
        <w:t xml:space="preserve"> the </w:t>
      </w:r>
      <w:r w:rsidR="003A7331">
        <w:t>minimum cross</w:t>
      </w:r>
      <w:r w:rsidR="00A35CFB">
        <w:t>-</w:t>
      </w:r>
      <w:r w:rsidR="003A7331">
        <w:t>validated standard error</w:t>
      </w:r>
      <w:r w:rsidR="00A35CFB">
        <w:t xml:space="preserve"> rate</w:t>
      </w:r>
      <w:r w:rsidR="003A7331">
        <w:t xml:space="preserve">.  </w:t>
      </w:r>
      <w:r w:rsidR="009516D5">
        <w:t xml:space="preserve">Statistical significance was set at an alpha of 0.05.  All data and reproducible code </w:t>
      </w:r>
      <w:r w:rsidR="00C13CA6">
        <w:t>are</w:t>
      </w:r>
      <w:r w:rsidR="009516D5">
        <w:t xml:space="preserve"> available for this manuscript at </w:t>
      </w:r>
      <w:hyperlink r:id="rId6" w:history="1">
        <w:r w:rsidR="009516D5" w:rsidRPr="009516D5">
          <w:rPr>
            <w:rStyle w:val="Hyperlink"/>
          </w:rPr>
          <w:t>https://github.com/BridgesLab/PrecisionNutrition</w:t>
        </w:r>
      </w:hyperlink>
      <w:r w:rsidR="009B2FF9">
        <w:t>.</w:t>
      </w:r>
    </w:p>
    <w:p w14:paraId="652E0F4D" w14:textId="77777777" w:rsidR="003B394D" w:rsidRDefault="003B394D" w:rsidP="003B394D">
      <w:pPr>
        <w:pStyle w:val="Heading1"/>
      </w:pPr>
    </w:p>
    <w:p w14:paraId="333CC5D6" w14:textId="27A1C469" w:rsidR="000C06E4" w:rsidRDefault="003B394D" w:rsidP="003B394D">
      <w:pPr>
        <w:pStyle w:val="Heading1"/>
      </w:pPr>
      <w:r>
        <w:t>Results</w:t>
      </w:r>
    </w:p>
    <w:p w14:paraId="03F8B130" w14:textId="76B22506" w:rsidR="006416DA" w:rsidRDefault="006416DA" w:rsidP="006416DA"/>
    <w:p w14:paraId="2B4345ED" w14:textId="36E1E53C" w:rsidR="006416DA" w:rsidRPr="006416DA" w:rsidRDefault="006416DA" w:rsidP="006416DA">
      <w:pPr>
        <w:pStyle w:val="Heading2"/>
      </w:pPr>
      <w:r>
        <w:t>Diversity outbred mice exhibit diet and sex dependent variation in cholesterol levels</w:t>
      </w:r>
    </w:p>
    <w:p w14:paraId="27F927C7" w14:textId="3ADFD311" w:rsidR="002A2864" w:rsidRDefault="002A2864" w:rsidP="000B2E8A">
      <w:r>
        <w:t xml:space="preserve">We first evaluated the cholesterol levels in the diversity outbred mice measured at </w:t>
      </w:r>
      <w:r w:rsidR="000A008F">
        <w:t xml:space="preserve">8 </w:t>
      </w:r>
      <w:r w:rsidR="00C36BC2">
        <w:t xml:space="preserve">and </w:t>
      </w:r>
      <w:r w:rsidR="000A008F">
        <w:t>19 weeks</w:t>
      </w:r>
      <w:r w:rsidR="00C36BC2">
        <w:t>.   Cholesterol levels for each group were similar at both time points</w:t>
      </w:r>
      <w:r w:rsidR="00EA279D">
        <w:t xml:space="preserve"> (p=0.465 by pairwise Wilcoxon test, see Supplementary Figure 1).  </w:t>
      </w:r>
      <w:r w:rsidR="00DE244E">
        <w:t>This indicates that cholesterol levels are stable between both time points</w:t>
      </w:r>
      <w:r w:rsidR="00C36BC2">
        <w:t>.</w:t>
      </w:r>
      <w:r w:rsidR="00D609A7">
        <w:t xml:space="preserve">  We </w:t>
      </w:r>
      <w:r w:rsidR="000A008F">
        <w:t xml:space="preserve">stratified </w:t>
      </w:r>
      <w:r w:rsidR="00B26227">
        <w:t xml:space="preserve">cholesterol </w:t>
      </w:r>
      <w:r w:rsidR="000A008F">
        <w:t>levels by sex and diet</w:t>
      </w:r>
      <w:r w:rsidR="00E60FD3">
        <w:t xml:space="preserve">.  </w:t>
      </w:r>
      <w:r w:rsidR="00E52D5C">
        <w:t>Via multivariate regression, we</w:t>
      </w:r>
      <w:r w:rsidR="00E60FD3">
        <w:t xml:space="preserve"> found the</w:t>
      </w:r>
      <w:r w:rsidR="004E1E43">
        <w:t xml:space="preserve"> expected </w:t>
      </w:r>
      <w:r w:rsidR="000B2E8A">
        <w:t>cholesterol elevations in</w:t>
      </w:r>
      <w:r w:rsidR="00E60FD3">
        <w:t xml:space="preserve"> mice on a</w:t>
      </w:r>
      <w:r w:rsidR="004E1E43">
        <w:t xml:space="preserve"> HFHS diet</w:t>
      </w:r>
      <w:r w:rsidR="000B2E8A">
        <w:t xml:space="preserve"> (</w:t>
      </w:r>
      <w:r w:rsidR="0079698D">
        <w:t>33.8</w:t>
      </w:r>
      <w:r w:rsidR="000B2E8A">
        <w:t xml:space="preserve"> +/- </w:t>
      </w:r>
      <w:r w:rsidR="0079698D">
        <w:t>2.0</w:t>
      </w:r>
      <w:r w:rsidR="000B2E8A">
        <w:t xml:space="preserve"> mg/</w:t>
      </w:r>
      <w:proofErr w:type="spellStart"/>
      <w:r w:rsidR="000B2E8A">
        <w:t>dL</w:t>
      </w:r>
      <w:proofErr w:type="spellEnd"/>
      <w:r w:rsidR="000B2E8A">
        <w:t>, p=</w:t>
      </w:r>
      <w:r w:rsidR="0079698D">
        <w:t>6.6</w:t>
      </w:r>
      <w:r w:rsidR="000B2E8A">
        <w:t xml:space="preserve"> x 10</w:t>
      </w:r>
      <w:r w:rsidR="000B2E8A" w:rsidRPr="000B2E8A">
        <w:rPr>
          <w:vertAlign w:val="superscript"/>
        </w:rPr>
        <w:t>-</w:t>
      </w:r>
      <w:r w:rsidR="0079698D">
        <w:rPr>
          <w:vertAlign w:val="superscript"/>
        </w:rPr>
        <w:t>57</w:t>
      </w:r>
      <w:r w:rsidR="0048783D">
        <w:t>)</w:t>
      </w:r>
      <w:r w:rsidR="004E1E43">
        <w:t>, and male sex</w:t>
      </w:r>
      <w:r w:rsidR="00E60FD3">
        <w:t xml:space="preserve"> </w:t>
      </w:r>
      <w:r w:rsidR="000B2E8A">
        <w:t>(17.</w:t>
      </w:r>
      <w:r w:rsidR="0079698D">
        <w:t>0</w:t>
      </w:r>
      <w:r w:rsidR="000B2E8A">
        <w:t xml:space="preserve"> +/- </w:t>
      </w:r>
      <w:r w:rsidR="0079698D">
        <w:t xml:space="preserve">2.0 </w:t>
      </w:r>
      <w:r w:rsidR="000B2E8A">
        <w:t>mg/</w:t>
      </w:r>
      <w:proofErr w:type="spellStart"/>
      <w:r w:rsidR="000B2E8A">
        <w:t>dL</w:t>
      </w:r>
      <w:proofErr w:type="spellEnd"/>
      <w:r w:rsidR="000B2E8A">
        <w:t>, p=</w:t>
      </w:r>
      <w:r w:rsidR="0079698D">
        <w:t xml:space="preserve">2.09 </w:t>
      </w:r>
      <w:r w:rsidR="000B2E8A">
        <w:t>x 10</w:t>
      </w:r>
      <w:r w:rsidR="000B2E8A" w:rsidRPr="000B2E8A">
        <w:rPr>
          <w:vertAlign w:val="superscript"/>
        </w:rPr>
        <w:t>-</w:t>
      </w:r>
      <w:r w:rsidR="0079698D">
        <w:rPr>
          <w:vertAlign w:val="superscript"/>
        </w:rPr>
        <w:t>1</w:t>
      </w:r>
      <w:r w:rsidR="000B2E8A" w:rsidRPr="000B2E8A">
        <w:rPr>
          <w:vertAlign w:val="superscript"/>
        </w:rPr>
        <w:t>7</w:t>
      </w:r>
      <w:r w:rsidR="000B2E8A">
        <w:t xml:space="preserve">; </w:t>
      </w:r>
      <w:r w:rsidR="00E60FD3">
        <w:t>Figure 1</w:t>
      </w:r>
      <w:r w:rsidR="00C57455">
        <w:t>A</w:t>
      </w:r>
      <w:r w:rsidR="00E60FD3">
        <w:t>)</w:t>
      </w:r>
      <w:r w:rsidR="004E1E43">
        <w:t>.</w:t>
      </w:r>
      <w:r w:rsidR="001C5E79">
        <w:t xml:space="preserve">  There was no </w:t>
      </w:r>
      <w:r w:rsidR="001651F4">
        <w:t xml:space="preserve">evidence of a </w:t>
      </w:r>
      <w:r w:rsidR="001C5E79">
        <w:t>significant interaction between diet and sex (p=0.</w:t>
      </w:r>
      <w:r w:rsidR="0079698D">
        <w:t>667</w:t>
      </w:r>
      <w:r w:rsidR="001C5E79">
        <w:t>)</w:t>
      </w:r>
      <w:r w:rsidR="000B2E8A">
        <w:t>.</w:t>
      </w:r>
    </w:p>
    <w:p w14:paraId="41458826" w14:textId="4112D2B8" w:rsidR="00C13CA6" w:rsidRDefault="00C13CA6" w:rsidP="000B2E8A"/>
    <w:p w14:paraId="0A2AAFA5" w14:textId="0CC3C92B" w:rsidR="006416DA" w:rsidRDefault="006416DA" w:rsidP="006416DA">
      <w:pPr>
        <w:pStyle w:val="Heading2"/>
      </w:pPr>
      <w:r>
        <w:t>Diet, triglycerides and calcium associate with cholesterol levels.</w:t>
      </w:r>
    </w:p>
    <w:p w14:paraId="3FB484E8" w14:textId="0FF55584" w:rsidR="00C13CA6" w:rsidRDefault="008C79AA" w:rsidP="000B2E8A">
      <w:r>
        <w:t xml:space="preserve">To define other potential associations between </w:t>
      </w:r>
      <w:r w:rsidR="00C57455">
        <w:t>cholesterol and measured phenotypes in this dataset we generated a regression tree using the 165 phenotypes in this dataset (Figure 1B).</w:t>
      </w:r>
      <w:r w:rsidR="00864E8B">
        <w:t xml:space="preserve">  </w:t>
      </w:r>
      <w:r w:rsidR="006416DA">
        <w:t>T</w:t>
      </w:r>
      <w:r w:rsidR="004E1D77">
        <w:t xml:space="preserve">he major classifier of cholesterol levels was the diet, and the second was </w:t>
      </w:r>
      <w:r w:rsidR="006416DA">
        <w:t xml:space="preserve">triglycerides measured at 19 weeks.  </w:t>
      </w:r>
      <w:r w:rsidR="00EE6647">
        <w:t>Serum calcium</w:t>
      </w:r>
      <w:r w:rsidR="006416DA">
        <w:t xml:space="preserve"> measured at 19 weeks was the third phenotype that associated with cholesterol levels</w:t>
      </w:r>
      <w:r w:rsidR="008210DC">
        <w:t xml:space="preserve">, and body weight measured at 19 weeks </w:t>
      </w:r>
      <w:r w:rsidR="0079698D">
        <w:t xml:space="preserve">was </w:t>
      </w:r>
      <w:r w:rsidR="008210DC">
        <w:t>the fourth (Figure 1B)</w:t>
      </w:r>
      <w:r w:rsidR="006416DA">
        <w:t>.</w:t>
      </w:r>
    </w:p>
    <w:p w14:paraId="6084EB93" w14:textId="664E5F8F" w:rsidR="00EE6647" w:rsidRDefault="00EE6647" w:rsidP="000B2E8A"/>
    <w:p w14:paraId="682CA0A8" w14:textId="5E1A10D7" w:rsidR="009D2910" w:rsidRDefault="00EE6647" w:rsidP="000B2E8A">
      <w:r>
        <w:t xml:space="preserve">Dyslipidemia often includes elevations of both triglyceride and cholesterol levels in both mice and humans, so the association of triglycerides with cholesterol was not unexpected. </w:t>
      </w:r>
      <w:r w:rsidR="00614900">
        <w:t>Via multivariate modelling accounting for the effects of diet and sex, a 100 mg/</w:t>
      </w:r>
      <w:proofErr w:type="spellStart"/>
      <w:r w:rsidR="00614900">
        <w:t>dL</w:t>
      </w:r>
      <w:proofErr w:type="spellEnd"/>
      <w:r w:rsidR="00614900">
        <w:t xml:space="preserve"> increase in triglycerides was associated with a 17.9 +/- 1.7 mg/</w:t>
      </w:r>
      <w:proofErr w:type="spellStart"/>
      <w:r w:rsidR="00614900">
        <w:t>dL</w:t>
      </w:r>
      <w:proofErr w:type="spellEnd"/>
      <w:r w:rsidR="00614900">
        <w:t xml:space="preserve"> elevation in cholesterol (p=5.33 x 10</w:t>
      </w:r>
      <w:r w:rsidR="00614900" w:rsidRPr="00614900">
        <w:rPr>
          <w:vertAlign w:val="superscript"/>
        </w:rPr>
        <w:t>-25</w:t>
      </w:r>
      <w:r w:rsidR="009D2910">
        <w:t>, Figure 2A)</w:t>
      </w:r>
      <w:r w:rsidR="00614900">
        <w:t>.</w:t>
      </w:r>
      <w:r w:rsidR="009D2910">
        <w:t xml:space="preserve">  </w:t>
      </w:r>
    </w:p>
    <w:p w14:paraId="3AA743B3" w14:textId="77777777" w:rsidR="009D2910" w:rsidRDefault="009D2910" w:rsidP="000B2E8A"/>
    <w:p w14:paraId="0635A5E7" w14:textId="1957DD06" w:rsidR="00E52D5C" w:rsidRDefault="009D2910" w:rsidP="000B2E8A">
      <w:r>
        <w:t>The strong cross-sectional</w:t>
      </w:r>
      <w:r w:rsidR="00EB4B45">
        <w:t xml:space="preserve"> </w:t>
      </w:r>
      <w:r>
        <w:t>association of calcium with cholesterol was not predicted by our research team. As shown in Figure 2B, after adjusting for diet and sex, a one mg/</w:t>
      </w:r>
      <w:proofErr w:type="spellStart"/>
      <w:r>
        <w:t>dL</w:t>
      </w:r>
      <w:proofErr w:type="spellEnd"/>
      <w:r>
        <w:t xml:space="preserve"> increase in calcium is associated with a </w:t>
      </w:r>
      <w:r w:rsidR="00A07221">
        <w:t>12.7</w:t>
      </w:r>
      <w:r>
        <w:t xml:space="preserve"> +/- </w:t>
      </w:r>
      <w:r w:rsidR="00A07221">
        <w:t>0.8</w:t>
      </w:r>
      <w:r>
        <w:t xml:space="preserve"> mg/</w:t>
      </w:r>
      <w:proofErr w:type="spellStart"/>
      <w:r>
        <w:t>dL</w:t>
      </w:r>
      <w:proofErr w:type="spellEnd"/>
      <w:r>
        <w:t xml:space="preserve"> increase in cholesterol (p=</w:t>
      </w:r>
      <w:r w:rsidR="00A07221">
        <w:t>3.0 x 10</w:t>
      </w:r>
      <w:r w:rsidR="00A07221" w:rsidRPr="00A07221">
        <w:rPr>
          <w:vertAlign w:val="superscript"/>
        </w:rPr>
        <w:t>-43</w:t>
      </w:r>
      <w:r w:rsidR="00A07221">
        <w:t>)</w:t>
      </w:r>
      <w:r>
        <w:t>.</w:t>
      </w:r>
      <w:r w:rsidR="00EE6647">
        <w:t xml:space="preserve"> </w:t>
      </w:r>
      <w:r w:rsidR="00D24431">
        <w:t>We performed sub-group analys</w:t>
      </w:r>
      <w:r w:rsidR="00EB4B45">
        <w:t>e</w:t>
      </w:r>
      <w:r w:rsidR="00D24431">
        <w:t xml:space="preserve">s and found that each diet-sex combination had </w:t>
      </w:r>
      <w:r w:rsidR="00414CEB">
        <w:t xml:space="preserve">broadly </w:t>
      </w:r>
      <w:r w:rsidR="00D24431">
        <w:t>similar estimates for Spearman’s rho (ranging from 0.39 for HFHS females to 0.48 for HFHS males)</w:t>
      </w:r>
      <w:r w:rsidR="00414CEB">
        <w:t>, each of which had a p-value of less than 1.2 x 10</w:t>
      </w:r>
      <w:r w:rsidR="00414CEB" w:rsidRPr="00414CEB">
        <w:rPr>
          <w:vertAlign w:val="superscript"/>
        </w:rPr>
        <w:t>-7</w:t>
      </w:r>
      <w:r w:rsidR="00414CEB">
        <w:t xml:space="preserve">).  </w:t>
      </w:r>
    </w:p>
    <w:p w14:paraId="1924D8A4" w14:textId="77777777" w:rsidR="00E52D5C" w:rsidRDefault="00E52D5C" w:rsidP="000B2E8A"/>
    <w:p w14:paraId="6774991C" w14:textId="32ACD373" w:rsidR="001D0F83" w:rsidRDefault="008D5B9F" w:rsidP="000B2E8A">
      <w:r>
        <w:t xml:space="preserve">To externally test these findings, we evaluated a distinct dataset of genetically diverse mice, the BXD mouse collection.  In data re-analyzed from </w:t>
      </w:r>
      <w:r>
        <w:fldChar w:fldCharType="begin"/>
      </w:r>
      <w:r>
        <w:instrText xml:space="preserve"> ADDIN ZOTERO_ITEM CSL_CITATION {"citationID":"HOpg15NS","properties":{"formattedCitation":"[3]","plainCitation":"[3]","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Pr>
          <w:noProof/>
        </w:rPr>
        <w:t>[3]</w:t>
      </w:r>
      <w:r>
        <w:fldChar w:fldCharType="end"/>
      </w:r>
      <w:r>
        <w:t xml:space="preserve">, we replicated this finding, showing a cross-sectional association between </w:t>
      </w:r>
      <w:r w:rsidR="00EB4B45">
        <w:t>cholesterol</w:t>
      </w:r>
      <w:r>
        <w:t xml:space="preserve"> and </w:t>
      </w:r>
      <w:r w:rsidR="00EB4B45">
        <w:t>calcium</w:t>
      </w:r>
      <w:r>
        <w:t xml:space="preserve"> levels </w:t>
      </w:r>
      <w:r w:rsidR="00EB4B45">
        <w:t>after adjusting for sex differences</w:t>
      </w:r>
      <w:r>
        <w:t>.  Similar to the data from the diversity outbred mice,</w:t>
      </w:r>
      <w:r w:rsidR="009C47AD">
        <w:t xml:space="preserve"> we estimate</w:t>
      </w:r>
      <w:r>
        <w:t xml:space="preserve"> a 14.8 +/- 5.1 mg/</w:t>
      </w:r>
      <w:proofErr w:type="spellStart"/>
      <w:r>
        <w:t>dL</w:t>
      </w:r>
      <w:proofErr w:type="spellEnd"/>
      <w:r>
        <w:t xml:space="preserve"> increase in cholesterol was observed for every 1 mg/</w:t>
      </w:r>
      <w:proofErr w:type="spellStart"/>
      <w:r>
        <w:t>dL</w:t>
      </w:r>
      <w:proofErr w:type="spellEnd"/>
      <w:r>
        <w:t xml:space="preserve"> increase in calcium.  In the smaller BXD dataset there appeared to be a stronger relationship in male mice (Spearman’s rho=0.393 p=0.018</w:t>
      </w:r>
      <w:r w:rsidR="00EB4B45">
        <w:t>, n=36 strains</w:t>
      </w:r>
      <w:r>
        <w:t>) than female mice (rho=0.269; p=0.297</w:t>
      </w:r>
      <w:r w:rsidR="00EB4B45">
        <w:t>, n=17 strains</w:t>
      </w:r>
      <w:r>
        <w:t>), but in multivariate modelling there was no significant modifying effect of sex (p=0.178)</w:t>
      </w:r>
    </w:p>
    <w:p w14:paraId="72F44ECE" w14:textId="77777777" w:rsidR="001D0F83" w:rsidRDefault="001D0F83" w:rsidP="000B2E8A"/>
    <w:p w14:paraId="67B4E623" w14:textId="4BF55789" w:rsidR="00EE6647" w:rsidRPr="00414CEB" w:rsidRDefault="007014BD" w:rsidP="000B2E8A">
      <w:r>
        <w:t>In the diversity outbred mice, s</w:t>
      </w:r>
      <w:r w:rsidR="009C47AD">
        <w:t xml:space="preserve">erum calcium levels are </w:t>
      </w:r>
      <w:r>
        <w:t>not significantly altered</w:t>
      </w:r>
      <w:r w:rsidR="009C47AD">
        <w:t xml:space="preserve"> by sex (p=0.54), and only modestly increased by HFHS diets (0.31 +/- 0.07 mg/</w:t>
      </w:r>
      <w:proofErr w:type="spellStart"/>
      <w:r w:rsidR="009C47AD">
        <w:t>dL</w:t>
      </w:r>
      <w:proofErr w:type="spellEnd"/>
      <w:r w:rsidR="009C47AD">
        <w:t>; p=2.7 x 10</w:t>
      </w:r>
      <w:r w:rsidR="009C47AD" w:rsidRPr="00305805">
        <w:rPr>
          <w:vertAlign w:val="superscript"/>
        </w:rPr>
        <w:t>-5</w:t>
      </w:r>
      <w:r w:rsidR="009C47AD">
        <w:t xml:space="preserve">; Supplementary Figure 2A).  </w:t>
      </w:r>
      <w:r w:rsidR="00414CEB">
        <w:t xml:space="preserve">Since calcium is normally tightly controlled by homeostatic mechanisms </w:t>
      </w:r>
      <w:r w:rsidR="009C47AD">
        <w:t>regulating</w:t>
      </w:r>
      <w:r w:rsidR="00414CEB">
        <w:t xml:space="preserve"> </w:t>
      </w:r>
      <w:r w:rsidR="001D0F83">
        <w:lastRenderedPageBreak/>
        <w:t>calcium absorption</w:t>
      </w:r>
      <w:r w:rsidR="00414CEB">
        <w:t xml:space="preserve"> and bone remodeling, we tested whether bone mineral </w:t>
      </w:r>
      <w:r w:rsidR="001D0F83">
        <w:t xml:space="preserve">content and </w:t>
      </w:r>
      <w:r w:rsidR="00414CEB">
        <w:t>density in these mice was associated with cholesterol levels.</w:t>
      </w:r>
      <w:r w:rsidR="001D0F83">
        <w:t xml:space="preserve">  As shown in Supplementary Figure 2</w:t>
      </w:r>
      <w:r w:rsidR="00724665">
        <w:t>B</w:t>
      </w:r>
      <w:r w:rsidR="001D0F83">
        <w:t xml:space="preserve"> and </w:t>
      </w:r>
      <w:r w:rsidR="00724665">
        <w:t>C</w:t>
      </w:r>
      <w:r w:rsidR="001D0F83">
        <w:t xml:space="preserve"> there was no </w:t>
      </w:r>
      <w:r w:rsidR="00724665">
        <w:t>evidence of an</w:t>
      </w:r>
      <w:r w:rsidR="001D0F83">
        <w:t xml:space="preserve"> association between bone mass or density measured at 21 weeks and cholesterol levels </w:t>
      </w:r>
      <w:r w:rsidR="00B063F8">
        <w:t xml:space="preserve">measured at 19 weeks </w:t>
      </w:r>
      <w:r w:rsidR="001D0F83">
        <w:t>(p=</w:t>
      </w:r>
      <w:r w:rsidR="00724665">
        <w:t xml:space="preserve">0.97 and </w:t>
      </w:r>
      <w:r w:rsidR="001D0F83">
        <w:t>0.</w:t>
      </w:r>
      <w:r w:rsidR="00724665">
        <w:t>72 respectively)</w:t>
      </w:r>
      <w:r w:rsidR="009C47AD">
        <w:t xml:space="preserve"> in the diversity outbred dataset</w:t>
      </w:r>
      <w:r w:rsidR="00724665">
        <w:t>.</w:t>
      </w:r>
    </w:p>
    <w:p w14:paraId="77E1BE56" w14:textId="2A4FDFC8" w:rsidR="009D2910" w:rsidRDefault="009D2910" w:rsidP="000B2E8A"/>
    <w:p w14:paraId="5548BCEB" w14:textId="3DEDFBA5" w:rsidR="009D2910" w:rsidRDefault="009D2910" w:rsidP="00C40CDF">
      <w:pPr>
        <w:pStyle w:val="Heading1"/>
      </w:pPr>
      <w:r>
        <w:t>Discussion</w:t>
      </w:r>
    </w:p>
    <w:p w14:paraId="6DDBAB1A" w14:textId="23B440D2" w:rsidR="009D2910" w:rsidRDefault="009D2910" w:rsidP="000B2E8A"/>
    <w:p w14:paraId="1BBE3905" w14:textId="77777777" w:rsidR="002F7AF7" w:rsidRDefault="00E86175" w:rsidP="000B2E8A">
      <w:r>
        <w:t xml:space="preserve">In this study we report an association between calcium and cholesterol in </w:t>
      </w:r>
      <w:r w:rsidR="002F7AF7">
        <w:t>two distinct mouse datasets</w:t>
      </w:r>
      <w:r w:rsidR="00B66305">
        <w:t xml:space="preserve">.  </w:t>
      </w:r>
      <w:r w:rsidR="008B0A52">
        <w:t>This relationship was similar across both sexes and over both normal chow and obesogenic high fat, high sucrose diet</w:t>
      </w:r>
      <w:r w:rsidR="002F7AF7">
        <w:t>s</w:t>
      </w:r>
      <w:r w:rsidR="008B0A52">
        <w:t xml:space="preserve">.  </w:t>
      </w:r>
    </w:p>
    <w:p w14:paraId="2E00D0F8" w14:textId="77777777" w:rsidR="002F7AF7" w:rsidRDefault="002F7AF7" w:rsidP="000B2E8A"/>
    <w:p w14:paraId="52875CE6" w14:textId="6B9E2BBD" w:rsidR="00B66305" w:rsidRDefault="00C365BE" w:rsidP="000B2E8A">
      <w:r>
        <w:t>These findings are in line with cross-sectional observations in humans linking calcium levels to cholesterol in the blood.</w:t>
      </w:r>
    </w:p>
    <w:p w14:paraId="61D02E7D" w14:textId="77777777" w:rsidR="00B66305" w:rsidRDefault="00B66305" w:rsidP="000B2E8A"/>
    <w:p w14:paraId="085E524F" w14:textId="4E796A29" w:rsidR="00E86175" w:rsidRDefault="00B66305" w:rsidP="000B2E8A">
      <w:r>
        <w:t xml:space="preserve">Under </w:t>
      </w:r>
      <w:r w:rsidR="00C365BE">
        <w:t>the</w:t>
      </w:r>
      <w:r>
        <w:t xml:space="preserve"> conditions</w:t>
      </w:r>
      <w:r w:rsidR="00C365BE">
        <w:t xml:space="preserve"> of the present study</w:t>
      </w:r>
      <w:r>
        <w:t xml:space="preserve">, both the environment and diet are highly controlled </w:t>
      </w:r>
      <w:r w:rsidR="00403545">
        <w:t>reducing</w:t>
      </w:r>
      <w:r>
        <w:t xml:space="preserve"> the likelihood, possible in human observational studies that cholesterol-calcium associations might be confounded by variation in diets, age or physical activity.  </w:t>
      </w:r>
    </w:p>
    <w:p w14:paraId="22EA87B4" w14:textId="1A64D1F2" w:rsidR="00EB4B45" w:rsidRDefault="00EB4B45" w:rsidP="000B2E8A"/>
    <w:p w14:paraId="28D6E451" w14:textId="411E874E" w:rsidR="00EB4B45" w:rsidRDefault="00EB4B45" w:rsidP="000B2E8A">
      <w:r>
        <w:t>BONE MASS</w:t>
      </w:r>
    </w:p>
    <w:p w14:paraId="778E30FC" w14:textId="77777777" w:rsidR="00E86175" w:rsidRDefault="00E86175" w:rsidP="000B2E8A"/>
    <w:p w14:paraId="55278E9B" w14:textId="068EEF70" w:rsidR="00C40CDF" w:rsidRDefault="00C40CDF" w:rsidP="000B2E8A">
      <w:r>
        <w:t xml:space="preserve">There are several strengths of this study.  We present data on a large number of mice roughly equally divided between sexes and two diets.  We consider the </w:t>
      </w:r>
      <w:r w:rsidR="00372CFF">
        <w:t>secondary analysis</w:t>
      </w:r>
      <w:r>
        <w:t xml:space="preserve"> of data from </w:t>
      </w:r>
      <w:r w:rsidR="004B43E6">
        <w:t xml:space="preserve">two independent </w:t>
      </w:r>
      <w:r>
        <w:t>genetically diverse mice population</w:t>
      </w:r>
      <w:r w:rsidR="004B43E6">
        <w:t>s</w:t>
      </w:r>
      <w:r>
        <w:t xml:space="preserve"> a major strength of this work</w:t>
      </w:r>
      <w:r w:rsidR="00372CFF">
        <w:t>.  T</w:t>
      </w:r>
      <w:r>
        <w:t xml:space="preserve">hese relationships are robust </w:t>
      </w:r>
      <w:r w:rsidR="004B43E6">
        <w:t>over</w:t>
      </w:r>
      <w:r>
        <w:t xml:space="preserve"> a wide variation in genetics and not restricted to finding</w:t>
      </w:r>
      <w:r w:rsidR="004B43E6">
        <w:t>s</w:t>
      </w:r>
      <w:r>
        <w:t xml:space="preserve"> in inbred mouse populations.</w:t>
      </w:r>
      <w:r w:rsidR="004B43E6">
        <w:t xml:space="preserve">  Furthermore, this relationship holds over multiple diets, </w:t>
      </w:r>
      <w:r w:rsidR="00B24424">
        <w:t xml:space="preserve">sexes, </w:t>
      </w:r>
      <w:r w:rsidR="004B43E6">
        <w:t>investigators</w:t>
      </w:r>
      <w:r w:rsidR="00372CFF">
        <w:t>, sites,</w:t>
      </w:r>
      <w:r w:rsidR="004B43E6">
        <w:t xml:space="preserve"> and genetic backgrounds further strengthening the rigor of </w:t>
      </w:r>
      <w:r w:rsidR="00B24424">
        <w:t>these</w:t>
      </w:r>
      <w:r w:rsidR="004B43E6">
        <w:t xml:space="preserve"> </w:t>
      </w:r>
      <w:r w:rsidR="00B24424">
        <w:t>findings.</w:t>
      </w:r>
    </w:p>
    <w:p w14:paraId="727B6E9A" w14:textId="044F092D" w:rsidR="009D2910" w:rsidRDefault="009D2910" w:rsidP="000B2E8A"/>
    <w:p w14:paraId="671FC74E" w14:textId="4B6E480F" w:rsidR="009D2910" w:rsidRDefault="009D2910" w:rsidP="00C40CDF">
      <w:pPr>
        <w:pStyle w:val="Heading2"/>
      </w:pPr>
      <w:r>
        <w:t>Limitations of the present study</w:t>
      </w:r>
    </w:p>
    <w:p w14:paraId="60CF54EB" w14:textId="59D54D62" w:rsidR="009D2910" w:rsidRDefault="006205D8" w:rsidP="000B2E8A">
      <w:r>
        <w:t>While there were</w:t>
      </w:r>
      <w:r w:rsidR="009D2910">
        <w:t xml:space="preserve"> </w:t>
      </w:r>
      <w:r>
        <w:t>multiple</w:t>
      </w:r>
      <w:r w:rsidR="009D2910">
        <w:t xml:space="preserve"> measurement</w:t>
      </w:r>
      <w:r>
        <w:t xml:space="preserve">s </w:t>
      </w:r>
      <w:r w:rsidR="009D2910">
        <w:t>of calcium in this dataset</w:t>
      </w:r>
      <w:r>
        <w:t xml:space="preserve"> (at week 8 and week 19), cholesterol levels were stable through this period</w:t>
      </w:r>
      <w:r w:rsidR="009D2910">
        <w:t xml:space="preserve">, so it is not possible to evaluate the </w:t>
      </w:r>
      <w:r w:rsidR="00F10A80">
        <w:t>longitudinal</w:t>
      </w:r>
      <w:r w:rsidR="009D2910">
        <w:t xml:space="preserve"> association between cholesterol and calcium</w:t>
      </w:r>
      <w:r>
        <w:t xml:space="preserve"> without an earlier time point.</w:t>
      </w:r>
      <w:r w:rsidR="009D2910">
        <w:t xml:space="preserve">  In addition, this cross-sectional association does ascribe a directionality to this relationship, at this stage we think it reasonably likely that calcium may increase cholesterol as cholesterol might increase calcium.  Cholesterol homeostasis is substantially different in mice and humans, especially in the fraction of cholesterol present in the HDL versus LDL fractions, due to the absence of </w:t>
      </w:r>
      <w:r w:rsidR="009D2910" w:rsidRPr="009D2910">
        <w:t>CETP</w:t>
      </w:r>
      <w:r w:rsidR="009D2910">
        <w:t xml:space="preserve"> in mice.</w:t>
      </w:r>
    </w:p>
    <w:p w14:paraId="5EB5204F" w14:textId="1445D655" w:rsidR="008210DC" w:rsidRDefault="008210DC" w:rsidP="000B2E8A"/>
    <w:p w14:paraId="2FFF008E" w14:textId="64C50F84" w:rsidR="003A7331" w:rsidRDefault="003A7331" w:rsidP="000B2E8A"/>
    <w:p w14:paraId="508D2F10" w14:textId="77777777" w:rsidR="003A7331" w:rsidRDefault="003A7331">
      <w:r>
        <w:br w:type="page"/>
      </w:r>
    </w:p>
    <w:p w14:paraId="64BC2A6A" w14:textId="76FC8527" w:rsidR="003A7331" w:rsidRPr="002A2864" w:rsidRDefault="003A7331" w:rsidP="00A35CFB">
      <w:pPr>
        <w:pStyle w:val="Heading1"/>
      </w:pPr>
      <w:r>
        <w:lastRenderedPageBreak/>
        <w:t>Figure Legends</w:t>
      </w:r>
    </w:p>
    <w:p w14:paraId="48B48CDC" w14:textId="4023913E" w:rsidR="003B394D" w:rsidRDefault="003B394D"/>
    <w:p w14:paraId="2F87D962" w14:textId="11643E5A" w:rsidR="00A35CFB" w:rsidRPr="00A35CFB" w:rsidRDefault="00A35CFB">
      <w:r w:rsidRPr="00A35CFB">
        <w:rPr>
          <w:b/>
        </w:rPr>
        <w:t>Figure 1</w:t>
      </w:r>
      <w:r>
        <w:rPr>
          <w:b/>
        </w:rPr>
        <w:t>:</w:t>
      </w:r>
      <w:r w:rsidRPr="00A35CFB">
        <w:rPr>
          <w:b/>
        </w:rPr>
        <w:t xml:space="preserve"> </w:t>
      </w:r>
      <w:r w:rsidR="00B66305">
        <w:rPr>
          <w:b/>
        </w:rPr>
        <w:t>Description</w:t>
      </w:r>
      <w:r w:rsidRPr="00A35CFB">
        <w:rPr>
          <w:b/>
        </w:rPr>
        <w:t xml:space="preserve"> of cholesterol levels in diversity outbred mice.</w:t>
      </w:r>
      <w:r>
        <w:t xml:space="preserve">  A) Violin plot of cholesterol levels of diversity outbred </w:t>
      </w:r>
      <w:r w:rsidR="0079698D">
        <w:t xml:space="preserve">at 19 weeks, </w:t>
      </w:r>
      <w:bookmarkStart w:id="0" w:name="_GoBack"/>
      <w:bookmarkEnd w:id="0"/>
      <w:r>
        <w:t xml:space="preserve">mice stratified by diet and sex.  B) Pruned regression predicting cholesterol at 19 weeks.  </w:t>
      </w:r>
      <w:r w:rsidR="004E1849">
        <w:t xml:space="preserve">Above the box is the algorithmically generated cutoff </w:t>
      </w:r>
      <w:r w:rsidR="00AB6E43">
        <w:t>for triglycerides (abbreviated TG in mg/</w:t>
      </w:r>
      <w:proofErr w:type="spellStart"/>
      <w:r w:rsidR="00AB6E43">
        <w:t>dL</w:t>
      </w:r>
      <w:proofErr w:type="spellEnd"/>
      <w:r w:rsidR="00AB6E43">
        <w:t>), calcium (Ca in mg/</w:t>
      </w:r>
      <w:proofErr w:type="spellStart"/>
      <w:r w:rsidR="00AB6E43">
        <w:t>dL</w:t>
      </w:r>
      <w:proofErr w:type="spellEnd"/>
      <w:r w:rsidR="00AB6E43">
        <w:t xml:space="preserve">), and body weight (BW in g).  </w:t>
      </w:r>
      <w:r w:rsidR="00DC7459">
        <w:t xml:space="preserve">Each predictor was a phenotype measured at 19 weeks.  </w:t>
      </w:r>
      <w:r>
        <w:t>Within each box, the value represents the average cholesterol level in that group (in mg/</w:t>
      </w:r>
      <w:proofErr w:type="spellStart"/>
      <w:r>
        <w:t>dL</w:t>
      </w:r>
      <w:proofErr w:type="spellEnd"/>
      <w:r>
        <w:t>) and the number of mice</w:t>
      </w:r>
      <w:r w:rsidR="00F30CF8">
        <w:t xml:space="preserve"> in that group</w:t>
      </w:r>
      <w:r w:rsidR="00CF0667">
        <w:t xml:space="preserve"> (n</w:t>
      </w:r>
      <w:r w:rsidR="004E1D77">
        <w:t>=822 in total</w:t>
      </w:r>
      <w:r w:rsidR="00CF0667">
        <w:t>)</w:t>
      </w:r>
      <w:r>
        <w:t>.</w:t>
      </w:r>
    </w:p>
    <w:p w14:paraId="63168F57" w14:textId="0464F920" w:rsidR="003B394D" w:rsidRDefault="003B394D"/>
    <w:p w14:paraId="515F243A" w14:textId="337E88EB" w:rsidR="00B66305" w:rsidRPr="00A35CFB" w:rsidRDefault="00B66305" w:rsidP="00B66305">
      <w:r w:rsidRPr="00A35CFB">
        <w:rPr>
          <w:b/>
        </w:rPr>
        <w:t xml:space="preserve">Figure </w:t>
      </w:r>
      <w:r>
        <w:rPr>
          <w:b/>
        </w:rPr>
        <w:t>2:</w:t>
      </w:r>
      <w:r w:rsidRPr="00A35CFB">
        <w:rPr>
          <w:b/>
        </w:rPr>
        <w:t xml:space="preserve"> </w:t>
      </w:r>
      <w:r>
        <w:rPr>
          <w:b/>
        </w:rPr>
        <w:t>Cross-sectional associations</w:t>
      </w:r>
      <w:r w:rsidRPr="00A35CFB">
        <w:rPr>
          <w:b/>
        </w:rPr>
        <w:t xml:space="preserve"> of cholesterol </w:t>
      </w:r>
      <w:r>
        <w:rPr>
          <w:b/>
        </w:rPr>
        <w:t>with triglycerides and calcium</w:t>
      </w:r>
      <w:r w:rsidRPr="00A35CFB">
        <w:rPr>
          <w:b/>
        </w:rPr>
        <w:t>.</w:t>
      </w:r>
      <w:r>
        <w:t xml:space="preserve">  Sex and diet stratified scatter plots of A) triglyceride and B) calcium relationships with cholesterol levels at 19 weeks</w:t>
      </w:r>
      <w:r w:rsidR="004A3948">
        <w:t xml:space="preserve"> in diversity outbred mice (n=822 mice and strains)</w:t>
      </w:r>
      <w:r>
        <w:t>.</w:t>
      </w:r>
      <w:r w:rsidR="004A3948">
        <w:t xml:space="preserve"> C) Cholesterol and calcium associations in male and female</w:t>
      </w:r>
      <w:r w:rsidR="00AD22DF">
        <w:t xml:space="preserve"> BXD strains (n=326 mice from 17 female and 36 male strains; error bars represent within-strain standard error of the mean).</w:t>
      </w:r>
    </w:p>
    <w:p w14:paraId="30B6015D" w14:textId="5951758E" w:rsidR="00B66305" w:rsidRDefault="00B66305"/>
    <w:p w14:paraId="2EAC63E0" w14:textId="0400F2F2" w:rsidR="00810119" w:rsidRPr="00810119" w:rsidRDefault="00810119" w:rsidP="00810119">
      <w:r>
        <w:rPr>
          <w:b/>
        </w:rPr>
        <w:t xml:space="preserve">Supplementary </w:t>
      </w:r>
      <w:r w:rsidRPr="00A35CFB">
        <w:rPr>
          <w:b/>
        </w:rPr>
        <w:t xml:space="preserve">Figure </w:t>
      </w:r>
      <w:r>
        <w:rPr>
          <w:b/>
        </w:rPr>
        <w:t>1:</w:t>
      </w:r>
      <w:r w:rsidRPr="00A35CFB">
        <w:rPr>
          <w:b/>
        </w:rPr>
        <w:t xml:space="preserve"> </w:t>
      </w:r>
      <w:r>
        <w:rPr>
          <w:b/>
        </w:rPr>
        <w:t>Cholesterol levels are stable across time in diversity outbred mice</w:t>
      </w:r>
      <w:r w:rsidRPr="00A35CFB">
        <w:rPr>
          <w:b/>
        </w:rPr>
        <w:t>.</w:t>
      </w:r>
      <w:r>
        <w:t xml:space="preserve">  Average cholesterol levels, and levels measured at 8 and 19 weeks, stratified by sex and diet.</w:t>
      </w:r>
    </w:p>
    <w:p w14:paraId="216521C8" w14:textId="77777777" w:rsidR="00810119" w:rsidRDefault="00810119" w:rsidP="00810119">
      <w:pPr>
        <w:rPr>
          <w:b/>
        </w:rPr>
      </w:pPr>
    </w:p>
    <w:p w14:paraId="733FCD35" w14:textId="60827038" w:rsidR="00810119" w:rsidRPr="00A35CFB" w:rsidRDefault="00810119" w:rsidP="00810119">
      <w:r>
        <w:rPr>
          <w:b/>
        </w:rPr>
        <w:t xml:space="preserve">Supplementary </w:t>
      </w:r>
      <w:r w:rsidRPr="00A35CFB">
        <w:rPr>
          <w:b/>
        </w:rPr>
        <w:t xml:space="preserve">Figure </w:t>
      </w:r>
      <w:r>
        <w:rPr>
          <w:b/>
        </w:rPr>
        <w:t>2:</w:t>
      </w:r>
      <w:r w:rsidRPr="00A35CFB">
        <w:rPr>
          <w:b/>
        </w:rPr>
        <w:t xml:space="preserve"> </w:t>
      </w:r>
      <w:r>
        <w:rPr>
          <w:b/>
        </w:rPr>
        <w:t>Calcium is not strongly associated with diet, sex or bone mass/density in diversity outbred mice</w:t>
      </w:r>
      <w:r w:rsidRPr="00A35CFB">
        <w:rPr>
          <w:b/>
        </w:rPr>
        <w:t>.</w:t>
      </w:r>
      <w:r>
        <w:t xml:space="preserve">  A) Violin plot of calcium levels at 19 weeks across diets and sex. Sex and diet stratified scatter plots of the relationships between bone mineral content (A) and bone density (B) via DEXA scan and their relationships with cholesterol levels at 19 weeks.</w:t>
      </w:r>
    </w:p>
    <w:p w14:paraId="2517B1DD" w14:textId="77777777" w:rsidR="00810119" w:rsidRDefault="00810119"/>
    <w:sectPr w:rsidR="00810119"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6B24"/>
    <w:rsid w:val="000A008F"/>
    <w:rsid w:val="000B2E8A"/>
    <w:rsid w:val="000C06E4"/>
    <w:rsid w:val="00143D60"/>
    <w:rsid w:val="001651F4"/>
    <w:rsid w:val="0017038D"/>
    <w:rsid w:val="00181330"/>
    <w:rsid w:val="00194B8A"/>
    <w:rsid w:val="001C5E79"/>
    <w:rsid w:val="001D0F83"/>
    <w:rsid w:val="002A2864"/>
    <w:rsid w:val="002F7AF7"/>
    <w:rsid w:val="00305805"/>
    <w:rsid w:val="00372CFF"/>
    <w:rsid w:val="003A7331"/>
    <w:rsid w:val="003B394D"/>
    <w:rsid w:val="004013A7"/>
    <w:rsid w:val="00403545"/>
    <w:rsid w:val="00414CEB"/>
    <w:rsid w:val="00415101"/>
    <w:rsid w:val="0048783D"/>
    <w:rsid w:val="004A3948"/>
    <w:rsid w:val="004B43E6"/>
    <w:rsid w:val="004E1849"/>
    <w:rsid w:val="004E1D77"/>
    <w:rsid w:val="004E1E43"/>
    <w:rsid w:val="0061059B"/>
    <w:rsid w:val="00614900"/>
    <w:rsid w:val="006205D8"/>
    <w:rsid w:val="006416DA"/>
    <w:rsid w:val="006B12FE"/>
    <w:rsid w:val="007014BD"/>
    <w:rsid w:val="0071130A"/>
    <w:rsid w:val="00724665"/>
    <w:rsid w:val="0079698D"/>
    <w:rsid w:val="007D37CB"/>
    <w:rsid w:val="00810119"/>
    <w:rsid w:val="00812E64"/>
    <w:rsid w:val="008210DC"/>
    <w:rsid w:val="00864E8B"/>
    <w:rsid w:val="008A3818"/>
    <w:rsid w:val="008B0A52"/>
    <w:rsid w:val="008C79AA"/>
    <w:rsid w:val="008D5B9F"/>
    <w:rsid w:val="009516D5"/>
    <w:rsid w:val="009B2FF9"/>
    <w:rsid w:val="009C47AD"/>
    <w:rsid w:val="009D2910"/>
    <w:rsid w:val="00A07221"/>
    <w:rsid w:val="00A35CFB"/>
    <w:rsid w:val="00A8356A"/>
    <w:rsid w:val="00AB6E43"/>
    <w:rsid w:val="00AD22DF"/>
    <w:rsid w:val="00AD2F62"/>
    <w:rsid w:val="00B063F8"/>
    <w:rsid w:val="00B24424"/>
    <w:rsid w:val="00B26227"/>
    <w:rsid w:val="00B66305"/>
    <w:rsid w:val="00BC2D63"/>
    <w:rsid w:val="00C13CA6"/>
    <w:rsid w:val="00C365BE"/>
    <w:rsid w:val="00C36BC2"/>
    <w:rsid w:val="00C40CDF"/>
    <w:rsid w:val="00C57455"/>
    <w:rsid w:val="00C94146"/>
    <w:rsid w:val="00CF0667"/>
    <w:rsid w:val="00D24431"/>
    <w:rsid w:val="00D609A7"/>
    <w:rsid w:val="00DA4A35"/>
    <w:rsid w:val="00DC7459"/>
    <w:rsid w:val="00DE244E"/>
    <w:rsid w:val="00E52D5C"/>
    <w:rsid w:val="00E60FD3"/>
    <w:rsid w:val="00E86175"/>
    <w:rsid w:val="00EA279D"/>
    <w:rsid w:val="00EB4B45"/>
    <w:rsid w:val="00EE6647"/>
    <w:rsid w:val="00F10A80"/>
    <w:rsid w:val="00F30C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D2910"/>
    <w:rPr>
      <w:rFonts w:ascii="Times New Roman" w:eastAsia="Times New Roman" w:hAnsi="Times New Roman" w:cs="Times New Roman"/>
    </w:rPr>
  </w:style>
  <w:style w:type="paragraph" w:styleId="Heading1">
    <w:name w:val="heading 1"/>
    <w:basedOn w:val="Normal"/>
    <w:next w:val="Normal"/>
    <w:link w:val="Heading1Char"/>
    <w:uiPriority w:val="9"/>
    <w:qFormat/>
    <w:rsid w:val="003B394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B394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394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B394D"/>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71130A"/>
    <w:rPr>
      <w:sz w:val="16"/>
      <w:szCs w:val="16"/>
    </w:rPr>
  </w:style>
  <w:style w:type="paragraph" w:styleId="CommentText">
    <w:name w:val="annotation text"/>
    <w:basedOn w:val="Normal"/>
    <w:link w:val="CommentTextChar"/>
    <w:uiPriority w:val="99"/>
    <w:semiHidden/>
    <w:unhideWhenUsed/>
    <w:rsid w:val="0071130A"/>
    <w:rPr>
      <w:sz w:val="20"/>
      <w:szCs w:val="20"/>
    </w:rPr>
  </w:style>
  <w:style w:type="character" w:customStyle="1" w:styleId="CommentTextChar">
    <w:name w:val="Comment Text Char"/>
    <w:basedOn w:val="DefaultParagraphFont"/>
    <w:link w:val="CommentText"/>
    <w:uiPriority w:val="99"/>
    <w:semiHidden/>
    <w:rsid w:val="0071130A"/>
    <w:rPr>
      <w:sz w:val="20"/>
      <w:szCs w:val="20"/>
    </w:rPr>
  </w:style>
  <w:style w:type="paragraph" w:styleId="CommentSubject">
    <w:name w:val="annotation subject"/>
    <w:basedOn w:val="CommentText"/>
    <w:next w:val="CommentText"/>
    <w:link w:val="CommentSubjectChar"/>
    <w:uiPriority w:val="99"/>
    <w:semiHidden/>
    <w:unhideWhenUsed/>
    <w:rsid w:val="0071130A"/>
    <w:rPr>
      <w:b/>
      <w:bCs/>
    </w:rPr>
  </w:style>
  <w:style w:type="character" w:customStyle="1" w:styleId="CommentSubjectChar">
    <w:name w:val="Comment Subject Char"/>
    <w:basedOn w:val="CommentTextChar"/>
    <w:link w:val="CommentSubject"/>
    <w:uiPriority w:val="99"/>
    <w:semiHidden/>
    <w:rsid w:val="0071130A"/>
    <w:rPr>
      <w:b/>
      <w:bCs/>
      <w:sz w:val="20"/>
      <w:szCs w:val="20"/>
    </w:rPr>
  </w:style>
  <w:style w:type="paragraph" w:styleId="BalloonText">
    <w:name w:val="Balloon Text"/>
    <w:basedOn w:val="Normal"/>
    <w:link w:val="BalloonTextChar"/>
    <w:uiPriority w:val="99"/>
    <w:semiHidden/>
    <w:unhideWhenUsed/>
    <w:rsid w:val="0071130A"/>
    <w:rPr>
      <w:sz w:val="18"/>
      <w:szCs w:val="18"/>
    </w:rPr>
  </w:style>
  <w:style w:type="character" w:customStyle="1" w:styleId="BalloonTextChar">
    <w:name w:val="Balloon Text Char"/>
    <w:basedOn w:val="DefaultParagraphFont"/>
    <w:link w:val="BalloonText"/>
    <w:uiPriority w:val="99"/>
    <w:semiHidden/>
    <w:rsid w:val="0071130A"/>
    <w:rPr>
      <w:rFonts w:ascii="Times New Roman" w:hAnsi="Times New Roman" w:cs="Times New Roman"/>
      <w:sz w:val="18"/>
      <w:szCs w:val="18"/>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9516D5"/>
    <w:rPr>
      <w:color w:val="0563C1" w:themeColor="hyperlink"/>
      <w:u w:val="single"/>
    </w:rPr>
  </w:style>
  <w:style w:type="character" w:styleId="UnresolvedMention">
    <w:name w:val="Unresolved Mention"/>
    <w:basedOn w:val="DefaultParagraphFont"/>
    <w:uiPriority w:val="99"/>
    <w:rsid w:val="009516D5"/>
    <w:rPr>
      <w:color w:val="605E5C"/>
      <w:shd w:val="clear" w:color="auto" w:fill="E1DFDD"/>
    </w:rPr>
  </w:style>
  <w:style w:type="character" w:styleId="FollowedHyperlink">
    <w:name w:val="FollowedHyperlink"/>
    <w:basedOn w:val="DefaultParagraphFont"/>
    <w:uiPriority w:val="99"/>
    <w:semiHidden/>
    <w:unhideWhenUsed/>
    <w:rsid w:val="00A8356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github.com/BridgesLab/PrecisionNutrition" TargetMode="External"/><Relationship Id="rId5" Type="http://schemas.openxmlformats.org/officeDocument/2006/relationships/hyperlink" Target="http://www.genenetwork.org/" TargetMode="External"/><Relationship Id="rId4" Type="http://schemas.openxmlformats.org/officeDocument/2006/relationships/hyperlink" Target="https://www.jax.org/research-and-faculty/genetic-diversity-initiative/tools-data/diversity-outbred-databa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4</TotalTime>
  <Pages>4</Pages>
  <Words>3443</Words>
  <Characters>19629</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55</cp:revision>
  <dcterms:created xsi:type="dcterms:W3CDTF">2022-11-27T15:44:00Z</dcterms:created>
  <dcterms:modified xsi:type="dcterms:W3CDTF">2022-12-01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PCJLYBFc"/&gt;&lt;style id="http://www.zotero.org/styles/nutrients" hasBibliography="1" bibliographyStyleHasBeenSet="0"/&gt;&lt;prefs&gt;&lt;pref name="fieldType" value="Field"/&gt;&lt;/prefs&gt;&lt;/data&gt;</vt:lpwstr>
  </property>
</Properties>
</file>